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FB9ADC" w14:textId="57EC4164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="00A62AD7">
        <w:rPr>
          <w:rFonts w:ascii="Arial" w:hAnsi="Arial" w:cs="Arial"/>
          <w:sz w:val="24"/>
          <w:szCs w:val="24"/>
        </w:rPr>
        <w:t>Avance de proyecto de grado</w:t>
      </w:r>
      <w:r w:rsidRPr="00D738E8">
        <w:rPr>
          <w:rFonts w:ascii="Arial" w:hAnsi="Arial" w:cs="Arial"/>
          <w:sz w:val="24"/>
          <w:szCs w:val="24"/>
        </w:rPr>
        <w:br/>
        <w:t xml:space="preserve">Línea de </w:t>
      </w:r>
      <w:r w:rsidR="001D6A13">
        <w:rPr>
          <w:rFonts w:ascii="Arial" w:hAnsi="Arial" w:cs="Arial"/>
          <w:sz w:val="24"/>
          <w:szCs w:val="24"/>
        </w:rPr>
        <w:t>investigación del grupo FICB-PG</w:t>
      </w:r>
      <w:r w:rsidRPr="00D738E8">
        <w:rPr>
          <w:rFonts w:ascii="Arial" w:hAnsi="Arial" w:cs="Arial"/>
          <w:sz w:val="24"/>
          <w:szCs w:val="24"/>
        </w:rPr>
        <w:t xml:space="preserve">: 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>Gru</w:t>
      </w:r>
      <w:r w:rsidR="001D6A13">
        <w:rPr>
          <w:rFonts w:ascii="Arial" w:hAnsi="Arial" w:cs="Arial"/>
          <w:sz w:val="24"/>
          <w:szCs w:val="24"/>
        </w:rPr>
        <w:t>po de Investigación FICB-PG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 xml:space="preserve">Nombre apellidos 1 (código), Nombre apellidos 2 (código), 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 xml:space="preserve">Asesor temático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Nombre apellidos y acrónimo del </w:t>
      </w:r>
      <w:proofErr w:type="spellStart"/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útlimo</w:t>
      </w:r>
      <w:proofErr w:type="spellEnd"/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título obtenido</w:t>
      </w:r>
      <w:r w:rsidRPr="00D738E8">
        <w:rPr>
          <w:rFonts w:ascii="Arial" w:hAnsi="Arial" w:cs="Arial"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del documento – por lo general en esta etapa el maestrante habrá realizado un proceso de revisión sistemática de literatura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, \u00c1lvarez-Jaramillo, &amp; Henao-Vel\u00e1squez, 2012)", "plainTextFormattedCitation" : "(P\u00e9rez-Rave, \u00c1lvarez-Jaramillo, &amp; Henao-Vel\u00e1squez, 2012)", "previouslyFormattedCitation" : "(P\u00e9rez-Rave, \u00c1lvarez-Jaramillo, &amp; Henao-Vel\u00e1squez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noProof/>
          <w:color w:val="2E74B5" w:themeColor="accent1" w:themeShade="BF"/>
          <w:sz w:val="24"/>
          <w:szCs w:val="24"/>
        </w:rPr>
        <w:t>(Pérez-Rave, Álvarez-Jaramillo, &amp; Henao-Velásquez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la extensión máxima es de 300 palabras.</w:t>
      </w:r>
    </w:p>
    <w:p w14:paraId="12243772" w14:textId="79FC155F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re mínimo 3 y máximo 5 palabras EN ESPAÑOL que deben estar intrínsecamente relacionadas con el objetivo planteado y por ende con la literatura revisada y el título del trabajo.</w:t>
      </w:r>
    </w:p>
    <w:p w14:paraId="68FC58F1" w14:textId="6854A3FE" w:rsidR="00D738E8" w:rsidRPr="00DE5145" w:rsidRDefault="00D738E8" w:rsidP="00D738E8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33ECF1F0" w14:textId="77777777" w:rsidR="00D738E8" w:rsidRPr="001D6A13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  <w:lang w:val="en-US"/>
        </w:rPr>
      </w:pP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1D6A13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1D6A13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INTRODUCCIÓN</w:t>
      </w:r>
    </w:p>
    <w:p w14:paraId="44D06855" w14:textId="77777777" w:rsidR="004F6DCD" w:rsidRPr="00D738E8" w:rsidRDefault="004F6DCD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lastRenderedPageBreak/>
        <w:t>Este apartado debe contener los antecedentes, justificación, sistematización, alcance y planteamiento del problema a abordar en el marco del proyecto de investigación de maestría y debe cerrar o con el objetivo central del trabajo o con la pregunta de investigación que planteare el estudiante y el planteamiento de los objetivos específicos derivados de ello, se sugiere que su extensión no sea mayor a 1800 palabras. Hay que cuidar que el tema de estudio en lo posible refleje las siguientes características:</w:t>
      </w:r>
    </w:p>
    <w:p w14:paraId="33F8684D" w14:textId="77777777" w:rsidR="00A62AD7" w:rsidRPr="00D738E8" w:rsidRDefault="00A62AD7" w:rsidP="00A62AD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evisión de literatura efectuada, de forma que los resultados del proyecto sean valiosos y atractivos para los diferentes escenarios de divulgación (revistas, ponencias, congresos, etc.)</w:t>
      </w:r>
    </w:p>
    <w:p w14:paraId="5BC62391" w14:textId="77777777" w:rsidR="00A62AD7" w:rsidRPr="00D738E8" w:rsidRDefault="00A62AD7" w:rsidP="00A62AD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: estar orientado a que sus resultados sirvan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a la solución de problemáticas concretas y actuales en las áreas de conocimiento propias de la Maestría y del grupo de investigación de la Facultad de Ingeniería y Ciencias Básicas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5B4F6A75" w14:textId="77777777" w:rsidR="00A62AD7" w:rsidRPr="00D738E8" w:rsidRDefault="00A62AD7" w:rsidP="00A62AD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Pertinencia</w:t>
      </w:r>
      <w:r w:rsidRPr="00D26B37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evidenciar el impacto que tendrá la ejecución del proyecto en un contexto determinado.</w:t>
      </w:r>
    </w:p>
    <w:p w14:paraId="10B40337" w14:textId="77777777" w:rsidR="00A62AD7" w:rsidRDefault="00A62AD7" w:rsidP="00A62AD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64EC205B" w14:textId="77777777" w:rsidR="00A62AD7" w:rsidRDefault="00A62AD7" w:rsidP="00A62AD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Evidenciable</w:t>
      </w:r>
      <w:r w:rsidRPr="00754343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prever y dimensionar la forma en que se lograría evidenciar el logro (entregables) de cada uno de los objetivos plantead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4D635D05" w14:textId="77777777" w:rsidR="00A62AD7" w:rsidRPr="00D738E8" w:rsidRDefault="00A62AD7" w:rsidP="00A62AD7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77F45457" w14:textId="77777777" w:rsidR="00A62AD7" w:rsidRDefault="00A62AD7" w:rsidP="00A62AD7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El problema y los objetivos relacionados dejan claro el contexto en el cual se desarrolla el proyecto.</w:t>
      </w:r>
    </w:p>
    <w:p w14:paraId="73549167" w14:textId="77777777" w:rsidR="00A62AD7" w:rsidRPr="00D738E8" w:rsidRDefault="00A62AD7" w:rsidP="00A62AD7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0E5B09BE" w14:textId="77777777" w:rsidR="00A62AD7" w:rsidRDefault="00A62AD7" w:rsidP="00A62AD7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55917219" w14:textId="77777777" w:rsidR="00A62AD7" w:rsidRPr="00D738E8" w:rsidRDefault="00A62AD7" w:rsidP="00A62AD7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Los objetivos y el problema deben ser coherentes.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EE7D11D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a literatura relevante y adecuada que expresa las posturas teóricas respecto al problema planteado en el apartado anterior. En coherencia con lo anterior,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77777777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Epgrafe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</w:p>
    <w:p w14:paraId="79477D0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diseño muestral o de abordaje de participantes.</w:t>
      </w:r>
    </w:p>
    <w:p w14:paraId="4695A78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l universo, población, muestra o participantes, según aplique, dando cuenta de los criterios o mecanismos de inclusión o exclusión y los aspectos éticos para abordarles y para el manejo de su información.</w:t>
      </w:r>
    </w:p>
    <w:p w14:paraId="7648C247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 planteamiento de hipótesis.</w:t>
      </w:r>
    </w:p>
    <w:p w14:paraId="60520EA2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instrumentos teniendo en cuenta los ejes de indagación, categorías orientadoras, relación y operacionalización de variables e indicadores, según aplique.</w:t>
      </w:r>
    </w:p>
    <w:p w14:paraId="47084BF8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 para dar validez y rigor a los instrumentos, trabajos de campo y en general la ejecución metodológica.</w:t>
      </w:r>
    </w:p>
    <w:p w14:paraId="2457513F" w14:textId="77777777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s maneras y aplicativos para procesar la información detallando el procedimiento para tal fin.</w:t>
      </w:r>
    </w:p>
    <w:p w14:paraId="44D4A3CB" w14:textId="77777777" w:rsidR="00BF30F7" w:rsidRDefault="00BF30F7" w:rsidP="00BF30F7">
      <w:pPr>
        <w:pStyle w:val="Prrafodelista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  <w:bookmarkStart w:id="0" w:name="_GoBack"/>
      <w:bookmarkEnd w:id="0"/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3A981827" w14:textId="77777777" w:rsidR="00774EB3" w:rsidRPr="00774EB3" w:rsidRDefault="00774EB3" w:rsidP="00BF30F7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lastRenderedPageBreak/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7777777" w:rsidR="00441151" w:rsidRPr="00D738E8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5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6"/>
      <w:headerReference w:type="default" r:id="rId17"/>
      <w:footerReference w:type="default" r:id="rId18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E6A6063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199E43" w14:textId="77777777" w:rsidR="003E58EA" w:rsidRDefault="003E58EA" w:rsidP="0053590F">
      <w:pPr>
        <w:spacing w:after="0" w:line="240" w:lineRule="auto"/>
      </w:pPr>
      <w:r>
        <w:separator/>
      </w:r>
    </w:p>
  </w:endnote>
  <w:endnote w:type="continuationSeparator" w:id="0">
    <w:p w14:paraId="52BA6FFA" w14:textId="77777777" w:rsidR="003E58EA" w:rsidRDefault="003E58EA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11F6934" w14:textId="77777777" w:rsidR="003E58EA" w:rsidRDefault="003E58EA" w:rsidP="0053590F">
      <w:pPr>
        <w:spacing w:after="0" w:line="240" w:lineRule="auto"/>
      </w:pPr>
      <w:r>
        <w:separator/>
      </w:r>
    </w:p>
  </w:footnote>
  <w:footnote w:type="continuationSeparator" w:id="0">
    <w:p w14:paraId="4F480D67" w14:textId="77777777" w:rsidR="003E58EA" w:rsidRDefault="003E58EA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202382CF" w:rsidR="0075056D" w:rsidRP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 xml:space="preserve">MAESTRÍA EN </w:t>
                          </w:r>
                          <w:r w:rsidR="001D6A13">
                            <w:rPr>
                              <w:color w:val="FFFFFF" w:themeColor="background1"/>
                            </w:rPr>
                            <w:t>INGENIERÍA DE SISTEMA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202382CF" w:rsidR="0075056D" w:rsidRP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 xml:space="preserve">MAESTRÍA EN </w:t>
                    </w:r>
                    <w:r w:rsidR="001D6A13">
                      <w:rPr>
                        <w:color w:val="FFFFFF" w:themeColor="background1"/>
                      </w:rPr>
                      <w:t>INGENIERÍA DE SISTEMAS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ndra Patricia Rojas Berrio">
    <w15:presenceInfo w15:providerId="AD" w15:userId="S-1-5-21-180359634-1687081131-142559655-47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6401D"/>
    <w:rsid w:val="000A69D0"/>
    <w:rsid w:val="000C7A71"/>
    <w:rsid w:val="001229DF"/>
    <w:rsid w:val="001C4376"/>
    <w:rsid w:val="001D6A13"/>
    <w:rsid w:val="00287FEE"/>
    <w:rsid w:val="0034019F"/>
    <w:rsid w:val="003B058A"/>
    <w:rsid w:val="003E58EA"/>
    <w:rsid w:val="00435EA7"/>
    <w:rsid w:val="00441151"/>
    <w:rsid w:val="004F6DCD"/>
    <w:rsid w:val="00510A13"/>
    <w:rsid w:val="0053590F"/>
    <w:rsid w:val="00604096"/>
    <w:rsid w:val="00627DD9"/>
    <w:rsid w:val="0075056D"/>
    <w:rsid w:val="00774EB3"/>
    <w:rsid w:val="0078543D"/>
    <w:rsid w:val="00795918"/>
    <w:rsid w:val="00803D83"/>
    <w:rsid w:val="008B24E5"/>
    <w:rsid w:val="00A62AD7"/>
    <w:rsid w:val="00B32660"/>
    <w:rsid w:val="00B7103B"/>
    <w:rsid w:val="00B714BB"/>
    <w:rsid w:val="00BF30F7"/>
    <w:rsid w:val="00CD7E54"/>
    <w:rsid w:val="00D03CDE"/>
    <w:rsid w:val="00D656EA"/>
    <w:rsid w:val="00D738E8"/>
    <w:rsid w:val="00DE5145"/>
    <w:rsid w:val="00E31EAD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5D1A09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plagscan.com/es/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12" Type="http://schemas.openxmlformats.org/officeDocument/2006/relationships/hyperlink" Target="http://www.plagium.com/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repository.poligran.edu.co/handle/10823/328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www.plagtracker.com/es/" TargetMode="External"/><Relationship Id="rId10" Type="http://schemas.openxmlformats.org/officeDocument/2006/relationships/hyperlink" Target="http://normasapa.com/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www.apa.org/" TargetMode="External"/><Relationship Id="rId14" Type="http://schemas.openxmlformats.org/officeDocument/2006/relationships/hyperlink" Target="http://plagiarisma.net/es/" TargetMode="External"/><Relationship Id="rId22" Type="http://schemas.microsoft.com/office/2011/relationships/people" Target="peop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A82243-1C6B-4F09-9509-56B8404A6B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15</Words>
  <Characters>9987</Characters>
  <Application>Microsoft Office Word</Application>
  <DocSecurity>0</DocSecurity>
  <Lines>83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 Patricia Rojas Berrio</dc:creator>
  <cp:lastModifiedBy>Giovanny Andres Piedrahita Solorzano</cp:lastModifiedBy>
  <cp:revision>6</cp:revision>
  <dcterms:created xsi:type="dcterms:W3CDTF">2016-02-24T16:16:00Z</dcterms:created>
  <dcterms:modified xsi:type="dcterms:W3CDTF">2016-05-17T1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